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123D81">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123D81">
      <w:pPr>
        <w:spacing w:after="0" w:line="480" w:lineRule="auto"/>
        <w:rPr>
          <w:rFonts w:ascii="Times New Roman" w:hAnsi="Times New Roman" w:cs="Times New Roman"/>
          <w:sz w:val="24"/>
          <w:szCs w:val="24"/>
        </w:rPr>
      </w:pPr>
    </w:p>
    <w:p w14:paraId="31521448" w14:textId="431952EC" w:rsidR="00046914" w:rsidRPr="00BE6065" w:rsidRDefault="00046914" w:rsidP="00123D81">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123D81">
      <w:pPr>
        <w:spacing w:after="0" w:line="480" w:lineRule="auto"/>
        <w:rPr>
          <w:rFonts w:ascii="Times New Roman" w:hAnsi="Times New Roman" w:cs="Times New Roman"/>
          <w:sz w:val="24"/>
          <w:szCs w:val="24"/>
        </w:rPr>
      </w:pPr>
    </w:p>
    <w:p w14:paraId="3A398E0E" w14:textId="7A65B857" w:rsidR="0048124B" w:rsidRPr="00BE6065" w:rsidRDefault="0048124B"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123D81">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123D81">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D86D26">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11B6F">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73298F">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73298F">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D44420">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022FF9">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390174">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D86D26">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D86D26">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123D81">
      <w:pPr>
        <w:spacing w:after="0" w:line="480" w:lineRule="auto"/>
        <w:rPr>
          <w:rFonts w:ascii="Times New Roman" w:hAnsi="Times New Roman" w:cs="Times New Roman"/>
          <w:sz w:val="24"/>
          <w:szCs w:val="24"/>
        </w:rPr>
      </w:pPr>
    </w:p>
    <w:p w14:paraId="4D714BEC" w14:textId="21534680" w:rsidR="009721CF" w:rsidRDefault="005D0B50" w:rsidP="00123D81">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pPr>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123D81">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324D4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bing biodiversity loss in a rapidly changing global environment is a convoluted race against time. Predicted changes in biological, economic, social, and political systems mean that current conservation investments are risky. However, investing in conservation projects that have high socio-political risk may be the most feasible mechanism to buffer high biodiversity against future change. As climate change and land-cover change continue to intensify 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cost nor do they address sources of risk such as political instability and corruption; weak governance; systemic crisis; the probability of project failure; climate change; and projected land use change.  Here we outline the elements of risk 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123D81">
      <w:pPr>
        <w:spacing w:after="0" w:line="480" w:lineRule="auto"/>
        <w:rPr>
          <w:rFonts w:ascii="Times New Roman" w:hAnsi="Times New Roman" w:cs="Times New Roman"/>
          <w:sz w:val="24"/>
          <w:szCs w:val="24"/>
        </w:rPr>
      </w:pPr>
    </w:p>
    <w:p w14:paraId="797424CB" w14:textId="77777777" w:rsidR="00FE2920" w:rsidRDefault="00FE2920">
      <w:pPr>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Default="00D56A32" w:rsidP="00123D81">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Main text</w:t>
      </w:r>
      <w:commentRangeEnd w:id="1"/>
      <w:r w:rsidR="00E3385D">
        <w:rPr>
          <w:rStyle w:val="CommentReference"/>
        </w:rPr>
        <w:commentReference w:id="1"/>
      </w:r>
    </w:p>
    <w:p w14:paraId="2F9B51BC" w14:textId="77777777" w:rsidR="00DC486E" w:rsidRDefault="00DC486E" w:rsidP="00DC486E">
      <w:pPr>
        <w:spacing w:before="240" w:after="0" w:line="480" w:lineRule="auto"/>
        <w:ind w:firstLine="720"/>
        <w:rPr>
          <w:rFonts w:ascii="Times New Roman" w:eastAsia="Times New Roman" w:hAnsi="Times New Roman" w:cs="Times New Roman"/>
          <w:color w:val="000000"/>
          <w:sz w:val="24"/>
          <w:szCs w:val="24"/>
        </w:rPr>
      </w:pPr>
      <w:commentRangeStart w:id="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DC486E">
      <w:pPr>
        <w:spacing w:before="240" w:after="0" w:line="480" w:lineRule="auto"/>
        <w:rPr>
          <w:rFonts w:ascii="Times New Roman" w:eastAsia="Times New Roman" w:hAnsi="Times New Roman" w:cs="Times New Roman"/>
          <w:sz w:val="24"/>
          <w:szCs w:val="24"/>
        </w:rPr>
      </w:pPr>
      <w:bookmarkStart w:id="3" w:name="_heading=h.gjdgxs" w:colFirst="0" w:colLast="0"/>
      <w:bookmarkEnd w:id="3"/>
    </w:p>
    <w:sdt>
      <w:sdtPr>
        <w:tag w:val="goog_rdk_1"/>
        <w:id w:val="-143594864"/>
      </w:sdtPr>
      <w:sdtEndPr/>
      <w:sdtContent>
        <w:p w14:paraId="0791DA70" w14:textId="77777777" w:rsidR="00DC486E" w:rsidRDefault="00DC486E" w:rsidP="00DC486E">
          <w:pPr>
            <w:spacing w:before="240" w:after="0" w:line="480" w:lineRule="auto"/>
            <w:rPr>
              <w:ins w:id="4"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EndPr/>
            <w:sdtContent>
              <w:ins w:id="5"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p>
      </w:sdtContent>
    </w:sdt>
    <w:p w14:paraId="0175B210"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EndPr/>
        <w:sdtContent>
          <w:ins w:id="6"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EndPr/>
      <w:sdtContent>
        <w:p w14:paraId="7DA8C876" w14:textId="77777777" w:rsidR="00DC486E" w:rsidRDefault="0080004E" w:rsidP="00DC486E">
          <w:pPr>
            <w:spacing w:after="0" w:line="240" w:lineRule="auto"/>
            <w:rPr>
              <w:ins w:id="7" w:author="Rachel Buxton" w:date="2019-11-14T13:06:00Z"/>
              <w:rFonts w:ascii="Times New Roman" w:eastAsia="Times New Roman" w:hAnsi="Times New Roman" w:cs="Times New Roman"/>
              <w:color w:val="000000"/>
              <w:sz w:val="24"/>
              <w:szCs w:val="24"/>
            </w:rPr>
          </w:pPr>
          <w:sdt>
            <w:sdtPr>
              <w:tag w:val="goog_rdk_4"/>
              <w:id w:val="674537160"/>
            </w:sdtPr>
            <w:sdtEndPr/>
            <w:sdtContent>
              <w:ins w:id="8"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EndPr/>
      <w:sdtContent>
        <w:p w14:paraId="4F1F6053" w14:textId="77777777" w:rsidR="00DC486E" w:rsidRDefault="0080004E" w:rsidP="00DC486E">
          <w:pPr>
            <w:spacing w:after="0" w:line="240" w:lineRule="auto"/>
            <w:rPr>
              <w:ins w:id="9" w:author="Rachel Buxton" w:date="2019-11-14T13:06:00Z"/>
              <w:rFonts w:ascii="Times New Roman" w:eastAsia="Times New Roman" w:hAnsi="Times New Roman" w:cs="Times New Roman"/>
              <w:color w:val="000000"/>
              <w:sz w:val="24"/>
              <w:szCs w:val="24"/>
            </w:rPr>
          </w:pPr>
          <w:sdt>
            <w:sdtPr>
              <w:tag w:val="goog_rdk_6"/>
              <w:id w:val="-943459394"/>
            </w:sdtPr>
            <w:sdtEndPr/>
            <w:sdtContent/>
          </w:sdt>
        </w:p>
      </w:sdtContent>
    </w:sdt>
    <w:sdt>
      <w:sdtPr>
        <w:tag w:val="goog_rdk_11"/>
        <w:id w:val="1857074523"/>
      </w:sdtPr>
      <w:sdtEndPr/>
      <w:sdtContent>
        <w:p w14:paraId="01BF1F5B" w14:textId="77777777" w:rsidR="00DC486E" w:rsidRDefault="0080004E" w:rsidP="00DC486E">
          <w:pPr>
            <w:spacing w:after="0" w:line="240" w:lineRule="auto"/>
            <w:rPr>
              <w:ins w:id="10" w:author="Rachel Buxton" w:date="2019-11-27T14:59:00Z"/>
              <w:rFonts w:ascii="Times New Roman" w:eastAsia="Times New Roman" w:hAnsi="Times New Roman" w:cs="Times New Roman"/>
              <w:sz w:val="24"/>
              <w:szCs w:val="24"/>
            </w:rPr>
          </w:pPr>
          <w:sdt>
            <w:sdtPr>
              <w:tag w:val="goog_rdk_8"/>
              <w:id w:val="918060269"/>
            </w:sdtPr>
            <w:sdtEndPr/>
            <w:sdtContent>
              <w:ins w:id="11"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EndPr/>
            <w:sdtContent>
              <w:del w:id="12"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dtPr>
            <w:sdtEndPr/>
            <w:sdtContent/>
          </w:sdt>
        </w:p>
      </w:sdtContent>
    </w:sdt>
    <w:p w14:paraId="1C229950" w14:textId="77777777" w:rsidR="00DC486E" w:rsidRDefault="0080004E" w:rsidP="00DC486E">
      <w:pPr>
        <w:spacing w:after="0" w:line="240" w:lineRule="auto"/>
        <w:rPr>
          <w:rFonts w:ascii="Times New Roman" w:eastAsia="Times New Roman" w:hAnsi="Times New Roman" w:cs="Times New Roman"/>
          <w:sz w:val="24"/>
          <w:szCs w:val="24"/>
        </w:rPr>
      </w:pPr>
      <w:sdt>
        <w:sdtPr>
          <w:tag w:val="goog_rdk_12"/>
          <w:id w:val="-850101094"/>
        </w:sdtPr>
        <w:sdtEndPr/>
        <w:sdtContent>
          <w:ins w:id="13" w:author="Rachel Buxton" w:date="2019-11-27T14:59:00Z">
            <w:r w:rsidR="00DC486E">
              <w:t>We might aim to set conservation priorities that are robust to risk and uncertainty (</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rsidR="00DC486E">
              <w:t>off )</w:t>
            </w:r>
            <w:proofErr w:type="gramEnd"/>
            <w:r w:rsidR="00DC486E">
              <w:t xml:space="preserve"> (Game et al. 2008), or prioritize actions that maximize the expected or likely conservation benefits for a fixed budget (Joseph et al. In Press-b). Note that these solutions represent modifications of Equations (1) and (2), respectively.</w:t>
            </w:r>
          </w:ins>
        </w:sdtContent>
      </w:sdt>
      <w:commentRangeEnd w:id="2"/>
      <w:r w:rsidR="00DC486E">
        <w:rPr>
          <w:rStyle w:val="CommentReference"/>
        </w:rPr>
        <w:commentReference w:id="2"/>
      </w:r>
    </w:p>
    <w:p w14:paraId="51273B13" w14:textId="76604ED4" w:rsidR="00357294" w:rsidRDefault="00DC486E" w:rsidP="00DC486E">
      <w:pPr>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ain references</w:t>
      </w:r>
    </w:p>
    <w:p w14:paraId="44C56066" w14:textId="77777777" w:rsidR="00D203D9" w:rsidRPr="00D203D9" w:rsidRDefault="00FD4603" w:rsidP="00D203D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pPr>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s</w:t>
      </w:r>
    </w:p>
    <w:p w14:paraId="355A86C5" w14:textId="77777777" w:rsidR="00357294" w:rsidRDefault="00357294">
      <w:pPr>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legends</w:t>
      </w:r>
      <w:r w:rsidR="001B4364">
        <w:rPr>
          <w:rFonts w:ascii="Times New Roman" w:hAnsi="Times New Roman" w:cs="Times New Roman"/>
          <w:sz w:val="24"/>
          <w:szCs w:val="24"/>
        </w:rPr>
        <w:t xml:space="preserve"> (+ figures</w:t>
      </w:r>
      <w:r w:rsidR="00234FAF">
        <w:rPr>
          <w:rFonts w:ascii="Times New Roman" w:hAnsi="Times New Roman" w:cs="Times New Roman"/>
          <w:sz w:val="24"/>
          <w:szCs w:val="24"/>
        </w:rPr>
        <w:t>)</w:t>
      </w:r>
    </w:p>
    <w:p w14:paraId="2D743B8E" w14:textId="77777777" w:rsidR="005D4502" w:rsidRDefault="005D4502">
      <w:pPr>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ethods</w:t>
      </w:r>
    </w:p>
    <w:p w14:paraId="2A2B64AD" w14:textId="3CDD5001" w:rsidR="005238D0" w:rsidRDefault="005238D0" w:rsidP="005238D0">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CC38D3">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9"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0"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574970B0" w:rsidR="00CC38D3" w:rsidRPr="00FC3DD7" w:rsidRDefault="00CC38D3" w:rsidP="00CC38D3">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14" w:name="_Hlk7000483"/>
      <w:r>
        <w:rPr>
          <w:rFonts w:cs="Times New Roman"/>
          <w:lang w:val="en-CA"/>
        </w:rPr>
        <w:t>, thus only focusing on stationary periods of the life cycle of migratory species</w:t>
      </w:r>
      <w:bookmarkEnd w:id="1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5"/>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5"/>
      <w:r w:rsidR="006A29D0">
        <w:rPr>
          <w:rStyle w:val="CommentReference"/>
          <w:rFonts w:asciiTheme="minorHAnsi" w:eastAsiaTheme="minorHAnsi" w:hAnsiTheme="minorHAnsi" w:cstheme="minorBidi"/>
          <w:color w:val="auto"/>
          <w:lang w:val="en-CA" w:eastAsia="en-US"/>
        </w:rPr>
        <w:commentReference w:id="15"/>
      </w:r>
      <w:r w:rsidRPr="00FC3DD7">
        <w:rPr>
          <w:rFonts w:cs="Times New Roman"/>
          <w:lang w:val="en-CA"/>
        </w:rPr>
        <w:t xml:space="preserve">. </w:t>
      </w:r>
    </w:p>
    <w:p w14:paraId="1153015F" w14:textId="77777777" w:rsidR="00417AB4" w:rsidRPr="00CC38D3" w:rsidRDefault="00417AB4" w:rsidP="005238D0">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pPr>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C55540">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1"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2"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16"/>
      <w:r w:rsidRPr="00065CFE">
        <w:rPr>
          <w:rFonts w:cs="Times New Roman"/>
        </w:rPr>
        <w:t xml:space="preserve">by selecting only areas belonging to IUCN protected area categories I–VI and having as status ‘designated’. </w:t>
      </w:r>
      <w:commentRangeEnd w:id="16"/>
      <w:r w:rsidR="00C55540">
        <w:rPr>
          <w:rStyle w:val="CommentReference"/>
          <w:rFonts w:asciiTheme="minorHAnsi" w:eastAsiaTheme="minorHAnsi" w:hAnsiTheme="minorHAnsi" w:cstheme="minorBidi"/>
          <w:color w:val="auto"/>
          <w:lang w:val="en-CA" w:eastAsia="en-US"/>
        </w:rPr>
        <w:commentReference w:id="16"/>
      </w:r>
    </w:p>
    <w:p w14:paraId="4CFA1429" w14:textId="77777777" w:rsidR="0053094B" w:rsidRDefault="0053094B">
      <w:pPr>
        <w:rPr>
          <w:rFonts w:ascii="Times New Roman" w:hAnsi="Times New Roman" w:cs="Times New Roman"/>
          <w:i/>
          <w:iCs/>
          <w:sz w:val="24"/>
          <w:szCs w:val="24"/>
        </w:rPr>
      </w:pPr>
    </w:p>
    <w:p w14:paraId="7BEDD319" w14:textId="7B1495FD" w:rsidR="00D31BD2" w:rsidRDefault="00D31BD2">
      <w:pPr>
        <w:rPr>
          <w:rFonts w:ascii="Times New Roman" w:hAnsi="Times New Roman" w:cs="Times New Roman"/>
          <w:i/>
          <w:iCs/>
          <w:sz w:val="24"/>
          <w:szCs w:val="24"/>
        </w:rPr>
      </w:pPr>
      <w:commentRangeStart w:id="17"/>
      <w:r>
        <w:rPr>
          <w:rFonts w:ascii="Times New Roman" w:hAnsi="Times New Roman" w:cs="Times New Roman"/>
          <w:i/>
          <w:iCs/>
          <w:sz w:val="24"/>
          <w:szCs w:val="24"/>
        </w:rPr>
        <w:t>Socioeconomic risk</w:t>
      </w:r>
      <w:commentRangeEnd w:id="17"/>
      <w:r w:rsidR="008B6FA5">
        <w:rPr>
          <w:rStyle w:val="CommentReference"/>
        </w:rPr>
        <w:commentReference w:id="17"/>
      </w:r>
    </w:p>
    <w:p w14:paraId="5FCB11EE" w14:textId="1945462E" w:rsidR="00A0557E" w:rsidRDefault="009B70B2">
      <w:pPr>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p w14:paraId="11A209C9" w14:textId="7CD23A31" w:rsidR="00DD2BD4" w:rsidRDefault="0080004E">
      <w:pPr>
        <w:rPr>
          <w:rStyle w:val="Hyperlink"/>
        </w:rPr>
      </w:pPr>
      <w:hyperlink r:id="rId13" w:history="1">
        <w:r w:rsidR="004013F1">
          <w:rPr>
            <w:rStyle w:val="Hyperlink"/>
          </w:rPr>
          <w:t>https://datacatalog.worldbank.org/dataset/worldwide-governance-indicators</w:t>
        </w:r>
      </w:hyperlink>
    </w:p>
    <w:p w14:paraId="280F59BF" w14:textId="77777777" w:rsidR="008B6FA5" w:rsidRDefault="008B6FA5"/>
    <w:p w14:paraId="397CF4EB" w14:textId="77777777" w:rsidR="004013F1" w:rsidRDefault="004013F1">
      <w:pPr>
        <w:rPr>
          <w:rFonts w:ascii="Times New Roman" w:hAnsi="Times New Roman" w:cs="Times New Roman"/>
          <w:i/>
          <w:iCs/>
          <w:sz w:val="24"/>
          <w:szCs w:val="24"/>
        </w:rPr>
      </w:pPr>
    </w:p>
    <w:p w14:paraId="53675E2F" w14:textId="761960CD" w:rsidR="00D31BD2" w:rsidRDefault="00D31BD2">
      <w:pPr>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150A5D">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w:t>
      </w:r>
      <w:r w:rsidRPr="008C2AA1">
        <w:rPr>
          <w:rFonts w:ascii="Times New Roman" w:hAnsi="Times New Roman" w:cs="Times New Roman"/>
          <w:sz w:val="24"/>
          <w:szCs w:val="24"/>
        </w:rPr>
        <w:lastRenderedPageBreak/>
        <w: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150A5D">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18"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18"/>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150A5D">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w:t>
      </w:r>
      <w:r w:rsidRPr="008C2AA1">
        <w:rPr>
          <w:rFonts w:ascii="Times New Roman" w:hAnsi="Times New Roman" w:cs="Times New Roman"/>
        </w:rPr>
        <w:lastRenderedPageBreak/>
        <w:t>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428E6FDD" w14:textId="77777777" w:rsidR="003F0DC9" w:rsidRDefault="003F0DC9" w:rsidP="00150A5D">
      <w:pPr>
        <w:pStyle w:val="Default"/>
        <w:spacing w:line="480" w:lineRule="auto"/>
        <w:rPr>
          <w:rFonts w:ascii="Times New Roman" w:hAnsi="Times New Roman" w:cs="Times New Roman"/>
          <w:color w:val="auto"/>
          <w:lang w:val="en-CA"/>
        </w:rPr>
      </w:pPr>
    </w:p>
    <w:p w14:paraId="6B3519C1" w14:textId="3CAA9924" w:rsidR="00150A5D" w:rsidRDefault="003F0DC9" w:rsidP="00150A5D">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Each of the 23 land use classes was assigned a threat score, based on the following table. The final threat score was comprised of crop, livestock and urban components, which were added to yield a final threat score.</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E513BA">
            <w:pPr>
              <w:spacing w:after="0" w:line="24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E513BA">
            <w:pPr>
              <w:spacing w:after="0" w:line="24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E513BA">
            <w:pPr>
              <w:spacing w:after="0" w:line="24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E513BA">
            <w:pPr>
              <w:spacing w:after="0" w:line="24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E513BA">
            <w:pPr>
              <w:spacing w:after="0" w:line="24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E513BA">
            <w:pPr>
              <w:spacing w:after="0" w:line="240" w:lineRule="auto"/>
              <w:rPr>
                <w:rFonts w:ascii="Calibri" w:eastAsia="Times New Roman" w:hAnsi="Calibri" w:cs="Calibri"/>
                <w:color w:val="000000"/>
                <w:lang w:eastAsia="en-CA"/>
              </w:rPr>
            </w:pPr>
            <w:proofErr w:type="spellStart"/>
            <w:r w:rsidRPr="00E513BA">
              <w:rPr>
                <w:rFonts w:ascii="Calibri" w:eastAsia="Times New Roman" w:hAnsi="Calibri" w:cs="Calibri"/>
                <w:color w:val="000000"/>
                <w:lang w:eastAsia="en-CA"/>
              </w:rPr>
              <w:t>urban_part</w:t>
            </w:r>
            <w:proofErr w:type="spellEnd"/>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E513BA">
            <w:pPr>
              <w:spacing w:after="0" w:line="24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E513BA">
            <w:pPr>
              <w:spacing w:after="0" w:line="24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E513BA">
            <w:pPr>
              <w:spacing w:after="0" w:line="24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E513BA">
            <w:pPr>
              <w:spacing w:after="0" w:line="24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pPr>
        <w:rPr>
          <w:rFonts w:ascii="Times New Roman" w:hAnsi="Times New Roman" w:cs="Times New Roman"/>
          <w:i/>
          <w:iCs/>
          <w:sz w:val="24"/>
          <w:szCs w:val="24"/>
        </w:rPr>
      </w:pPr>
    </w:p>
    <w:p w14:paraId="3FBC5BF6" w14:textId="14DC1688" w:rsidR="00722603" w:rsidRPr="00722603" w:rsidRDefault="00722603" w:rsidP="0080004E">
      <w:pPr>
        <w:spacing w:line="480" w:lineRule="auto"/>
        <w:rPr>
          <w:rFonts w:ascii="Times New Roman" w:hAnsi="Times New Roman" w:cs="Times New Roman"/>
          <w:sz w:val="24"/>
          <w:szCs w:val="24"/>
        </w:rPr>
      </w:pPr>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current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bookmarkStart w:id="19" w:name="_GoBack"/>
      <w:bookmarkEnd w:id="19"/>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1A7CC2">
            <w:pPr>
              <w:spacing w:after="0" w:line="24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1A7CC2">
            <w:pPr>
              <w:spacing w:after="0" w:line="24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1A7CC2">
            <w:pPr>
              <w:spacing w:after="0" w:line="24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1A7CC2">
            <w:pPr>
              <w:spacing w:after="0" w:line="24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1A7CC2">
            <w:pPr>
              <w:spacing w:after="0" w:line="24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pPr>
        <w:rPr>
          <w:rFonts w:ascii="Times New Roman" w:hAnsi="Times New Roman" w:cs="Times New Roman"/>
          <w:i/>
          <w:iCs/>
          <w:sz w:val="24"/>
          <w:szCs w:val="24"/>
        </w:rPr>
      </w:pPr>
    </w:p>
    <w:p w14:paraId="0AEF4437" w14:textId="13F15AF1" w:rsidR="00D31BD2" w:rsidRDefault="00D31BD2">
      <w:pPr>
        <w:rPr>
          <w:rFonts w:ascii="Times New Roman" w:hAnsi="Times New Roman" w:cs="Times New Roman"/>
          <w:i/>
          <w:iCs/>
          <w:sz w:val="24"/>
          <w:szCs w:val="24"/>
        </w:rPr>
      </w:pPr>
      <w:r>
        <w:rPr>
          <w:rFonts w:ascii="Times New Roman" w:hAnsi="Times New Roman" w:cs="Times New Roman"/>
          <w:i/>
          <w:iCs/>
          <w:sz w:val="24"/>
          <w:szCs w:val="24"/>
        </w:rPr>
        <w:t>Climate risk</w:t>
      </w:r>
    </w:p>
    <w:p w14:paraId="2D3A8B1F" w14:textId="09D900C0" w:rsidR="00374E84" w:rsidRDefault="00D203D9">
      <w:pPr>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Pr>
          <w:rFonts w:ascii="Times New Roman" w:hAnsi="Times New Roman" w:cs="Times New Roman"/>
          <w:i/>
          <w:iCs/>
          <w:sz w:val="24"/>
          <w:szCs w:val="24"/>
        </w:rPr>
        <w:fldChar w:fldCharType="separate"/>
      </w:r>
      <w:r w:rsidRPr="00D203D9">
        <w:rPr>
          <w:rFonts w:ascii="Times New Roman" w:hAnsi="Times New Roman" w:cs="Times New Roman"/>
          <w:sz w:val="24"/>
        </w:rPr>
        <w:t>(Garcia et al. 2014)</w:t>
      </w:r>
      <w:r>
        <w:rPr>
          <w:rFonts w:ascii="Times New Roman" w:hAnsi="Times New Roman" w:cs="Times New Roman"/>
          <w:i/>
          <w:iCs/>
          <w:sz w:val="24"/>
          <w:szCs w:val="24"/>
        </w:rPr>
        <w:fldChar w:fldCharType="end"/>
      </w:r>
    </w:p>
    <w:p w14:paraId="64FE71E1" w14:textId="77777777" w:rsidR="00BC33AC" w:rsidRDefault="00BC33AC">
      <w:pPr>
        <w:rPr>
          <w:rFonts w:ascii="Times New Roman" w:hAnsi="Times New Roman" w:cs="Times New Roman"/>
          <w:i/>
          <w:iCs/>
          <w:sz w:val="24"/>
          <w:szCs w:val="24"/>
        </w:rPr>
      </w:pPr>
    </w:p>
    <w:p w14:paraId="3047D76B" w14:textId="77777777" w:rsidR="00D203D9" w:rsidRDefault="00D203D9">
      <w:pPr>
        <w:rPr>
          <w:rFonts w:ascii="Times New Roman" w:hAnsi="Times New Roman" w:cs="Times New Roman"/>
          <w:i/>
          <w:iCs/>
          <w:sz w:val="24"/>
          <w:szCs w:val="24"/>
        </w:rPr>
      </w:pPr>
    </w:p>
    <w:p w14:paraId="06D8DE4A" w14:textId="2651CB17" w:rsidR="00A03015" w:rsidRDefault="003A7123">
      <w:pPr>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r w:rsidR="00A03015" w:rsidRPr="00FD477F">
        <w:rPr>
          <w:rFonts w:ascii="Times New Roman" w:hAnsi="Times New Roman" w:cs="Times New Roman"/>
          <w:i/>
          <w:iCs/>
          <w:sz w:val="24"/>
          <w:szCs w:val="24"/>
        </w:rPr>
        <w:br w:type="page"/>
      </w:r>
    </w:p>
    <w:p w14:paraId="7EF37B7B" w14:textId="77777777" w:rsidR="00FD477F" w:rsidRPr="00FD477F" w:rsidRDefault="00FD477F">
      <w:pPr>
        <w:rPr>
          <w:rFonts w:ascii="Times New Roman" w:hAnsi="Times New Roman" w:cs="Times New Roman"/>
          <w:i/>
          <w:iCs/>
          <w:sz w:val="24"/>
          <w:szCs w:val="24"/>
        </w:rPr>
      </w:pPr>
    </w:p>
    <w:p w14:paraId="776C5D79" w14:textId="551E4F66"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Methods references</w:t>
      </w:r>
    </w:p>
    <w:p w14:paraId="68E97451" w14:textId="77777777" w:rsidR="00A03015" w:rsidRDefault="00A03015">
      <w:pPr>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cknowledgements </w:t>
      </w:r>
    </w:p>
    <w:p w14:paraId="27A25449" w14:textId="3CEF4904"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Author contributions</w:t>
      </w:r>
    </w:p>
    <w:p w14:paraId="42D0FD16" w14:textId="3182ED40" w:rsidR="002A1C67" w:rsidRPr="00BE6065"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Competing interest declaration</w:t>
      </w:r>
    </w:p>
    <w:sectPr w:rsidR="002A1C67" w:rsidRPr="00BE6065"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9D13AC" w:rsidRDefault="009D13AC">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r w:rsidR="00275D6A">
        <w:rPr>
          <w:color w:val="222222"/>
          <w:sz w:val="27"/>
          <w:szCs w:val="27"/>
          <w:shd w:val="clear" w:color="auto" w:fill="FFFFFF"/>
        </w:rPr>
        <w:t>.</w:t>
      </w:r>
    </w:p>
    <w:p w14:paraId="04A8E5B1" w14:textId="4E1DFC8E" w:rsidR="00275D6A" w:rsidRDefault="00275D6A">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071BCB" w:rsidRDefault="00071BCB">
      <w:pPr>
        <w:pStyle w:val="CommentText"/>
      </w:pPr>
      <w:r w:rsidRPr="00071BCB">
        <w:t>https://www.nature.com/documents/nature-summary-paragraph.pdf</w:t>
      </w:r>
    </w:p>
  </w:comment>
  <w:comment w:id="1" w:author="richard" w:date="2019-12-19T14:43:00Z" w:initials="r">
    <w:p w14:paraId="35C5777D" w14:textId="7DDC1F9B" w:rsidR="00E3385D" w:rsidRDefault="008626B3"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 w:author="richard" w:date="2019-12-19T14:46:00Z" w:initials="r">
    <w:p w14:paraId="0A54EF7E" w14:textId="4D6DD56F" w:rsidR="00DC486E" w:rsidRDefault="00DC486E">
      <w:pPr>
        <w:pStyle w:val="CommentText"/>
      </w:pPr>
      <w:r>
        <w:rPr>
          <w:rStyle w:val="CommentReference"/>
        </w:rPr>
        <w:annotationRef/>
      </w:r>
      <w:r>
        <w:t>From Rachel</w:t>
      </w:r>
    </w:p>
  </w:comment>
  <w:comment w:id="15" w:author="richard" w:date="2020-01-06T15:31:00Z" w:initials="r">
    <w:p w14:paraId="4DD25A8C" w14:textId="4F9C02CD" w:rsidR="006A29D0" w:rsidRDefault="006A29D0">
      <w:pPr>
        <w:pStyle w:val="CommentText"/>
      </w:pPr>
      <w:r>
        <w:rPr>
          <w:rStyle w:val="CommentReference"/>
        </w:rPr>
        <w:annotationRef/>
      </w:r>
      <w:r>
        <w:t>Total: 30930</w:t>
      </w:r>
    </w:p>
  </w:comment>
  <w:comment w:id="16" w:author="richard" w:date="2020-01-06T15:24:00Z" w:initials="r">
    <w:p w14:paraId="7AC8633F" w14:textId="0B874732" w:rsidR="00C55540" w:rsidRDefault="00C55540">
      <w:pPr>
        <w:pStyle w:val="CommentText"/>
      </w:pPr>
      <w:r>
        <w:rPr>
          <w:rStyle w:val="CommentReference"/>
        </w:rPr>
        <w:annotationRef/>
      </w:r>
      <w:r>
        <w:t>Jeff, add details please</w:t>
      </w:r>
      <w:r w:rsidR="003C4DF2">
        <w:t>.</w:t>
      </w:r>
    </w:p>
  </w:comment>
  <w:comment w:id="17" w:author="richard" w:date="2020-01-06T15:25:00Z" w:initials="r">
    <w:p w14:paraId="248B356B" w14:textId="4193570C" w:rsidR="008B6FA5" w:rsidRDefault="008B6FA5">
      <w:pPr>
        <w:pStyle w:val="CommentText"/>
      </w:pPr>
      <w:r>
        <w:rPr>
          <w:rStyle w:val="CommentReference"/>
        </w:rPr>
        <w:annotationRef/>
      </w:r>
      <w:r>
        <w:t>Rachel, Jeremy, detail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35C5777D" w15:done="0"/>
  <w15:commentEx w15:paraId="0A54EF7E" w15:done="0"/>
  <w15:commentEx w15:paraId="4DD25A8C" w15:done="0"/>
  <w15:commentEx w15:paraId="7AC8633F" w15:done="0"/>
  <w15:commentEx w15:paraId="248B3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35C5777D" w16cid:durableId="21A60B2E"/>
  <w16cid:commentId w16cid:paraId="0A54EF7E" w16cid:durableId="21A60BBE"/>
  <w16cid:commentId w16cid:paraId="4DD25A8C" w16cid:durableId="21BDD13E"/>
  <w16cid:commentId w16cid:paraId="7AC8633F" w16cid:durableId="21BDCFC4"/>
  <w16cid:commentId w16cid:paraId="248B356B" w16cid:durableId="21BDCF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4124"/>
    <w:rsid w:val="00065CFE"/>
    <w:rsid w:val="00071BCB"/>
    <w:rsid w:val="00123D81"/>
    <w:rsid w:val="00150A5D"/>
    <w:rsid w:val="00191D11"/>
    <w:rsid w:val="001A7CC2"/>
    <w:rsid w:val="001B4364"/>
    <w:rsid w:val="001B4C00"/>
    <w:rsid w:val="001C23DA"/>
    <w:rsid w:val="00222361"/>
    <w:rsid w:val="00234FAF"/>
    <w:rsid w:val="00275D6A"/>
    <w:rsid w:val="002A1C67"/>
    <w:rsid w:val="00324D4D"/>
    <w:rsid w:val="00357294"/>
    <w:rsid w:val="00364791"/>
    <w:rsid w:val="00374E84"/>
    <w:rsid w:val="00390174"/>
    <w:rsid w:val="003A7123"/>
    <w:rsid w:val="003B5238"/>
    <w:rsid w:val="003C4DF2"/>
    <w:rsid w:val="003F0DC9"/>
    <w:rsid w:val="004013F1"/>
    <w:rsid w:val="00417AB4"/>
    <w:rsid w:val="0048124B"/>
    <w:rsid w:val="004A5EEE"/>
    <w:rsid w:val="004B4D7E"/>
    <w:rsid w:val="005238D0"/>
    <w:rsid w:val="0053094B"/>
    <w:rsid w:val="00537683"/>
    <w:rsid w:val="005D0B50"/>
    <w:rsid w:val="005D4502"/>
    <w:rsid w:val="006267BB"/>
    <w:rsid w:val="0065443F"/>
    <w:rsid w:val="006625F3"/>
    <w:rsid w:val="006A29D0"/>
    <w:rsid w:val="006A6E5C"/>
    <w:rsid w:val="00714B22"/>
    <w:rsid w:val="00721BAD"/>
    <w:rsid w:val="00722603"/>
    <w:rsid w:val="0073298F"/>
    <w:rsid w:val="007A76EC"/>
    <w:rsid w:val="007B57DB"/>
    <w:rsid w:val="0080004E"/>
    <w:rsid w:val="00803BB9"/>
    <w:rsid w:val="0084155F"/>
    <w:rsid w:val="008626B3"/>
    <w:rsid w:val="008B6FA5"/>
    <w:rsid w:val="008D024C"/>
    <w:rsid w:val="008F18CE"/>
    <w:rsid w:val="00911E5C"/>
    <w:rsid w:val="00944C54"/>
    <w:rsid w:val="00946FCE"/>
    <w:rsid w:val="009721CF"/>
    <w:rsid w:val="00981CF9"/>
    <w:rsid w:val="009824DD"/>
    <w:rsid w:val="009852E1"/>
    <w:rsid w:val="009B70B2"/>
    <w:rsid w:val="009C5097"/>
    <w:rsid w:val="009D13AC"/>
    <w:rsid w:val="00A03015"/>
    <w:rsid w:val="00A0557E"/>
    <w:rsid w:val="00A06661"/>
    <w:rsid w:val="00A43FD6"/>
    <w:rsid w:val="00A45B5F"/>
    <w:rsid w:val="00A7101B"/>
    <w:rsid w:val="00A82922"/>
    <w:rsid w:val="00AC690B"/>
    <w:rsid w:val="00AF2C40"/>
    <w:rsid w:val="00AF6795"/>
    <w:rsid w:val="00B11B6F"/>
    <w:rsid w:val="00B56E67"/>
    <w:rsid w:val="00BC33AC"/>
    <w:rsid w:val="00BE6065"/>
    <w:rsid w:val="00C24289"/>
    <w:rsid w:val="00C55540"/>
    <w:rsid w:val="00C815A1"/>
    <w:rsid w:val="00CA58D8"/>
    <w:rsid w:val="00CC38D3"/>
    <w:rsid w:val="00D203D9"/>
    <w:rsid w:val="00D306FB"/>
    <w:rsid w:val="00D31BD2"/>
    <w:rsid w:val="00D36EBD"/>
    <w:rsid w:val="00D44420"/>
    <w:rsid w:val="00D56A32"/>
    <w:rsid w:val="00D82778"/>
    <w:rsid w:val="00D86D26"/>
    <w:rsid w:val="00DC486E"/>
    <w:rsid w:val="00DD2BD4"/>
    <w:rsid w:val="00E3385D"/>
    <w:rsid w:val="00E34C55"/>
    <w:rsid w:val="00E43ABF"/>
    <w:rsid w:val="00E513BA"/>
    <w:rsid w:val="00E52175"/>
    <w:rsid w:val="00E564AC"/>
    <w:rsid w:val="00EA2023"/>
    <w:rsid w:val="00EE3731"/>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atacatalog.worldbank.org/dataset/worldwide-governance-indicators"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protectedplanet.net"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gadm.org/" TargetMode="External"/><Relationship Id="rId5" Type="http://schemas.openxmlformats.org/officeDocument/2006/relationships/hyperlink" Target="mailto:richard.schuster@glel.carleton.ca" TargetMode="External"/><Relationship Id="rId15" Type="http://schemas.microsoft.com/office/2011/relationships/people" Target="people.xml"/><Relationship Id="rId10" Type="http://schemas.openxmlformats.org/officeDocument/2006/relationships/hyperlink" Target="http://www.birdlife.org/datazone/home" TargetMode="External"/><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94449-6F9E-4DA2-ABE8-1195541C2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16</Pages>
  <Words>4438</Words>
  <Characters>25302</Characters>
  <Application>Microsoft Office Word</Application>
  <DocSecurity>0</DocSecurity>
  <Lines>210</Lines>
  <Paragraphs>59</Paragraphs>
  <ScaleCrop>false</ScaleCrop>
  <Company/>
  <LinksUpToDate>false</LinksUpToDate>
  <CharactersWithSpaces>29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05</cp:revision>
  <dcterms:created xsi:type="dcterms:W3CDTF">2019-12-19T22:16:00Z</dcterms:created>
  <dcterms:modified xsi:type="dcterms:W3CDTF">2020-01-0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